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260F5B" w14:textId="7FC8A549" w:rsidR="004732B6" w:rsidRPr="00987B13" w:rsidRDefault="00987B13">
      <w:pPr>
        <w:rPr>
          <w:b/>
        </w:rPr>
      </w:pPr>
      <w:r>
        <w:rPr>
          <w:b/>
        </w:rPr>
        <w:t>T</w:t>
      </w:r>
      <w:r w:rsidRPr="00987B13">
        <w:rPr>
          <w:b/>
        </w:rPr>
        <w:t>able S</w:t>
      </w:r>
      <w:r w:rsidR="001C066B">
        <w:rPr>
          <w:b/>
        </w:rPr>
        <w:t>1</w:t>
      </w:r>
      <w:bookmarkStart w:id="0" w:name="_GoBack"/>
      <w:bookmarkEnd w:id="0"/>
      <w:r w:rsidRPr="00987B13">
        <w:rPr>
          <w:b/>
        </w:rPr>
        <w:t>: Yeast strains us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61"/>
        <w:gridCol w:w="4593"/>
        <w:gridCol w:w="1862"/>
      </w:tblGrid>
      <w:tr w:rsidR="00E04E9B" w14:paraId="69F7494E" w14:textId="77777777" w:rsidTr="00987B13">
        <w:tc>
          <w:tcPr>
            <w:tcW w:w="2061" w:type="dxa"/>
          </w:tcPr>
          <w:p w14:paraId="1E27CBB6" w14:textId="77777777" w:rsidR="00E04E9B" w:rsidRPr="00335050" w:rsidRDefault="00E04E9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b/>
                <w:sz w:val="20"/>
                <w:szCs w:val="20"/>
              </w:rPr>
              <w:t>Strain</w:t>
            </w:r>
          </w:p>
        </w:tc>
        <w:tc>
          <w:tcPr>
            <w:tcW w:w="4593" w:type="dxa"/>
          </w:tcPr>
          <w:p w14:paraId="77BEBAB0" w14:textId="77777777" w:rsidR="00E04E9B" w:rsidRPr="00335050" w:rsidRDefault="00E04E9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b/>
                <w:sz w:val="20"/>
                <w:szCs w:val="20"/>
              </w:rPr>
              <w:t>Genotype</w:t>
            </w:r>
          </w:p>
        </w:tc>
        <w:tc>
          <w:tcPr>
            <w:tcW w:w="1862" w:type="dxa"/>
          </w:tcPr>
          <w:p w14:paraId="6B0CED44" w14:textId="77777777" w:rsidR="00E04E9B" w:rsidRPr="00335050" w:rsidRDefault="00E04E9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b/>
                <w:sz w:val="20"/>
                <w:szCs w:val="20"/>
              </w:rPr>
              <w:t>Source</w:t>
            </w:r>
          </w:p>
        </w:tc>
      </w:tr>
      <w:tr w:rsidR="00E04E9B" w14:paraId="6139925A" w14:textId="77777777" w:rsidTr="00987B13">
        <w:tc>
          <w:tcPr>
            <w:tcW w:w="2061" w:type="dxa"/>
          </w:tcPr>
          <w:p w14:paraId="4EC41C10" w14:textId="63D7FE15" w:rsidR="00E04E9B" w:rsidRPr="00335050" w:rsidRDefault="00CF4C47" w:rsidP="00CF4C4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</w:rPr>
              <w:t>BY4741 (wild-type)</w:t>
            </w:r>
          </w:p>
        </w:tc>
        <w:tc>
          <w:tcPr>
            <w:tcW w:w="4593" w:type="dxa"/>
          </w:tcPr>
          <w:p w14:paraId="54756CC6" w14:textId="77777777" w:rsidR="00E04E9B" w:rsidRPr="00171D3D" w:rsidRDefault="000955B6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</w:p>
        </w:tc>
        <w:tc>
          <w:tcPr>
            <w:tcW w:w="1862" w:type="dxa"/>
          </w:tcPr>
          <w:p w14:paraId="37DAD567" w14:textId="77777777" w:rsidR="00E04E9B" w:rsidRPr="00335050" w:rsidRDefault="000955B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0AC23D9E" w14:textId="77777777" w:rsidTr="00987B13">
        <w:tc>
          <w:tcPr>
            <w:tcW w:w="2061" w:type="dxa"/>
          </w:tcPr>
          <w:p w14:paraId="78B080E6" w14:textId="34EA5338" w:rsidR="00E04E9B" w:rsidRPr="00335050" w:rsidRDefault="000955B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1122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</w:p>
        </w:tc>
        <w:tc>
          <w:tcPr>
            <w:tcW w:w="4593" w:type="dxa"/>
          </w:tcPr>
          <w:p w14:paraId="264E0193" w14:textId="77777777" w:rsidR="00E04E9B" w:rsidRPr="00171D3D" w:rsidRDefault="000955B6" w:rsidP="000955B6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199F2E5C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3350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ehe&lt;/Author&gt;&lt;Year&gt;2006&lt;/Year&gt;&lt;RecNum&gt;26&lt;/RecNum&gt;&lt;record&gt;&lt;rec-number&gt;26&lt;/rec-number&gt;&lt;foreign-keys&gt;&lt;key app="EN" db-id="rs9a2ztxxtxxwieedau5az9x22ftfrwteddx"&gt;26&lt;/key&gt;&lt;/foreign-keys&gt;&lt;ref-type name="Journal Article"&gt;17&lt;/ref-type&gt;&lt;contributors&gt;&lt;authors&gt;&lt;author&gt;Dehe, P. M.&lt;/author&gt;&lt;author&gt;Dichtl, B.&lt;/author&gt;&lt;author&gt;Schaft, D.&lt;/author&gt;&lt;author&gt;Roguev, A.&lt;/author&gt;&lt;author&gt;Pamblanco, M.&lt;/author&gt;&lt;author&gt;Lebrun, R.&lt;/author&gt;&lt;author&gt;Rodriguez-Gil, A.&lt;/author&gt;&lt;author&gt;Mkandawire, M.&lt;/author&gt;&lt;author&gt;Landsberg, K.&lt;/author&gt;&lt;author&gt;Shevchenko, A.&lt;/author&gt;&lt;author&gt;Shevchenko, A.&lt;/author&gt;&lt;author&gt;Rosaleny, L. E.&lt;/author&gt;&lt;author&gt;Tordera, V.&lt;/author&gt;&lt;author&gt;Chavez, S.&lt;/author&gt;&lt;author&gt;Stewart, A. F.&lt;/author&gt;&lt;author&gt;Geli, V.&lt;/author&gt;&lt;/authors&gt;&lt;/contributors&gt;&lt;auth-address&gt;Laboratoire d&amp;apos;InstabiliteduGenome et Cancerogenese, Institut de Biologie Structurale et Microbiologie, CNRS, Marseille 13402, France.&lt;/auth-address&gt;&lt;titles&gt;&lt;title&gt;Protein interactions within the Set1 complex and their roles in the regulation of histone 3 lysine 4 methylation&lt;/title&gt;&lt;secondary-title&gt;J Biol Chem&lt;/secondary-title&gt;&lt;/titles&gt;&lt;pages&gt;35404-12&lt;/pages&gt;&lt;volume&gt;281&lt;/volume&gt;&lt;number&gt;46&lt;/number&gt;&lt;keywords&gt;&lt;keyword&gt;DNA-Binding Proteins/*metabolism&lt;/keyword&gt;&lt;keyword&gt;Gene Expression Regulation, Fungal&lt;/keyword&gt;&lt;keyword&gt;Histones/chemistry/*metabolism&lt;/keyword&gt;&lt;keyword&gt;Lysine/*metabolism&lt;/keyword&gt;&lt;keyword&gt;Methylation&lt;/keyword&gt;&lt;keyword&gt;Protein Binding&lt;/keyword&gt;&lt;keyword&gt;Protein Subunits&lt;/keyword&gt;&lt;keyword&gt;Saccharomyces cerevisiae/*metabolism&lt;/keyword&gt;&lt;keyword&gt;Saccharomyces cerevisiae Proteins/*metabolism&lt;/keyword&gt;&lt;keyword&gt;Transcription Factors/*metabolism&lt;/keyword&gt;&lt;/keywords&gt;&lt;dates&gt;&lt;year&gt;2006&lt;/year&gt;&lt;pub-dates&gt;&lt;date&gt;Nov 17&lt;/date&gt;&lt;/pub-dates&gt;&lt;/dates&gt;&lt;accession-num&gt;16921172&lt;/accession-num&gt;&lt;urls&gt;&lt;related-urls&gt;&lt;url&gt;http://www.ncbi.nlm.nih.gov/entrez/query.fcgi?cmd=Retrieve&amp;amp;db=PubMed&amp;amp;dopt=Citation&amp;amp;list_uids=16921172 &lt;/url&gt;&lt;/related-urls&gt;&lt;/urls&gt;&lt;/record&gt;&lt;/Cite&gt;&lt;/EndNote&gt;</w:instrText>
            </w:r>
            <w:r w:rsidRPr="003350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Dehe et al., 2006</w:t>
            </w:r>
            <w:r w:rsidRPr="003350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04E9B" w14:paraId="1EF2B43D" w14:textId="77777777" w:rsidTr="00987B13">
        <w:tc>
          <w:tcPr>
            <w:tcW w:w="2061" w:type="dxa"/>
          </w:tcPr>
          <w:p w14:paraId="58C280BB" w14:textId="6D90156C" w:rsidR="00E04E9B" w:rsidRPr="00335050" w:rsidRDefault="000955B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80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d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38D177D3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Symbol" w:hAnsi="Symbol"/>
                <w:sz w:val="20"/>
                <w:szCs w:val="20"/>
              </w:rPr>
              <w:t></w:t>
            </w:r>
            <w:r w:rsidR="00171D3D">
              <w:rPr>
                <w:rFonts w:ascii="Symbol" w:hAnsi="Symbol"/>
                <w:sz w:val="20"/>
                <w:szCs w:val="20"/>
              </w:rPr>
              <w:t></w:t>
            </w:r>
            <w:r w:rsidR="00171D3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d</w:t>
            </w:r>
            <w:r w:rsidR="00171D3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6EEB716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34F9343D" w14:textId="77777777" w:rsidTr="00987B13">
        <w:tc>
          <w:tcPr>
            <w:tcW w:w="2061" w:type="dxa"/>
          </w:tcPr>
          <w:p w14:paraId="5FF95B8E" w14:textId="6D966AE7" w:rsidR="00E04E9B" w:rsidRPr="00335050" w:rsidRDefault="000955B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81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d3</w:t>
            </w:r>
          </w:p>
        </w:tc>
        <w:tc>
          <w:tcPr>
            <w:tcW w:w="4593" w:type="dxa"/>
          </w:tcPr>
          <w:p w14:paraId="7C3A36CA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Symbol" w:hAnsi="Symbol"/>
                <w:sz w:val="20"/>
                <w:szCs w:val="20"/>
              </w:rPr>
              <w:t></w:t>
            </w:r>
            <w:r w:rsidR="00171D3D">
              <w:rPr>
                <w:rFonts w:ascii="Symbol" w:hAnsi="Symbol"/>
                <w:sz w:val="20"/>
                <w:szCs w:val="20"/>
              </w:rPr>
              <w:t></w:t>
            </w:r>
            <w:r w:rsidR="00171D3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d3</w:t>
            </w:r>
            <w:r w:rsidR="00171D3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6054EC46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7DFFF762" w14:textId="77777777" w:rsidTr="00987B13">
        <w:tc>
          <w:tcPr>
            <w:tcW w:w="2061" w:type="dxa"/>
          </w:tcPr>
          <w:p w14:paraId="5755D6D5" w14:textId="38546077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dc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131F9EF2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Symbol" w:hAnsi="Symbol"/>
                <w:sz w:val="20"/>
                <w:szCs w:val="20"/>
              </w:rPr>
              <w:t></w:t>
            </w:r>
            <w:r w:rsidR="00171D3D">
              <w:rPr>
                <w:rFonts w:ascii="Symbol" w:hAnsi="Symbol"/>
                <w:sz w:val="20"/>
                <w:szCs w:val="20"/>
              </w:rPr>
              <w:t></w:t>
            </w:r>
            <w:r w:rsidR="00171D3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dc</w:t>
            </w:r>
            <w:r w:rsidR="00171D3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3F215D2A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3126E5A5" w14:textId="77777777" w:rsidTr="00987B13">
        <w:tc>
          <w:tcPr>
            <w:tcW w:w="2061" w:type="dxa"/>
          </w:tcPr>
          <w:p w14:paraId="5FC276B7" w14:textId="51BB45AD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re2</w:t>
            </w:r>
          </w:p>
        </w:tc>
        <w:tc>
          <w:tcPr>
            <w:tcW w:w="4593" w:type="dxa"/>
          </w:tcPr>
          <w:p w14:paraId="42513E18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Symbol" w:hAnsi="Symbol"/>
                <w:sz w:val="20"/>
                <w:szCs w:val="20"/>
              </w:rPr>
              <w:t></w:t>
            </w:r>
            <w:r w:rsidR="00171D3D">
              <w:rPr>
                <w:rFonts w:ascii="Symbol" w:hAnsi="Symbol"/>
                <w:sz w:val="20"/>
                <w:szCs w:val="20"/>
              </w:rPr>
              <w:t></w:t>
            </w:r>
            <w:r w:rsidR="00171D3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re2</w:t>
            </w:r>
            <w:r w:rsidR="00171D3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1C802F9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2DBE6963" w14:textId="77777777" w:rsidTr="00987B13">
        <w:tc>
          <w:tcPr>
            <w:tcW w:w="2061" w:type="dxa"/>
          </w:tcPr>
          <w:p w14:paraId="3C44C6F4" w14:textId="37FAE310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779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p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35915A94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Symbol" w:hAnsi="Symbol"/>
                <w:sz w:val="20"/>
                <w:szCs w:val="20"/>
              </w:rPr>
              <w:t></w:t>
            </w:r>
            <w:r w:rsidR="00171D3D">
              <w:rPr>
                <w:rFonts w:ascii="Symbol" w:hAnsi="Symbol"/>
                <w:sz w:val="20"/>
                <w:szCs w:val="20"/>
              </w:rPr>
              <w:t></w:t>
            </w:r>
            <w:r w:rsidR="00171D3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p</w:t>
            </w:r>
            <w:r w:rsidR="00171D3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244CB4BC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71178073" w14:textId="77777777" w:rsidTr="00987B13">
        <w:tc>
          <w:tcPr>
            <w:tcW w:w="2061" w:type="dxa"/>
          </w:tcPr>
          <w:p w14:paraId="7CDDD3AD" w14:textId="1DD4B12B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hg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650E9672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 w:rsidR="00171D3D">
              <w:rPr>
                <w:rFonts w:ascii="Symbol" w:hAnsi="Symbol"/>
                <w:sz w:val="20"/>
                <w:szCs w:val="20"/>
              </w:rPr>
              <w:t></w:t>
            </w:r>
            <w:r w:rsidR="00171D3D">
              <w:rPr>
                <w:rFonts w:ascii="Symbol" w:hAnsi="Symbol"/>
                <w:sz w:val="20"/>
                <w:szCs w:val="20"/>
              </w:rPr>
              <w:t></w:t>
            </w:r>
            <w:r w:rsidR="00171D3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hg</w:t>
            </w:r>
            <w:r w:rsidR="00171D3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 w:rsidR="00171D3D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7BAE8454" w14:textId="77777777" w:rsidR="00E04E9B" w:rsidRPr="00335050" w:rsidRDefault="00171D3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E04E9B" w14:paraId="49285FA9" w14:textId="77777777" w:rsidTr="00987B13">
        <w:tc>
          <w:tcPr>
            <w:tcW w:w="2061" w:type="dxa"/>
          </w:tcPr>
          <w:p w14:paraId="2DA7B862" w14:textId="1F8E0128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47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 H3 wild-type</w:t>
            </w:r>
          </w:p>
        </w:tc>
        <w:tc>
          <w:tcPr>
            <w:tcW w:w="4593" w:type="dxa"/>
          </w:tcPr>
          <w:p w14:paraId="16596424" w14:textId="77777777" w:rsidR="00E04E9B" w:rsidRPr="00171D3D" w:rsidRDefault="000955B6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 xml:space="preserve">Mat </w:t>
            </w:r>
            <w:r w:rsidRPr="00171D3D">
              <w:rPr>
                <w:rFonts w:ascii="Symbol" w:hAnsi="Symbol"/>
                <w:sz w:val="20"/>
                <w:szCs w:val="20"/>
              </w:rPr>
              <w:t>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-52, leu2-3,112, trp 1-289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1,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1-hhf1)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2-hhf2) (CEN ARS URA3 HHT-1-HHF1)</w:t>
            </w:r>
          </w:p>
        </w:tc>
        <w:tc>
          <w:tcPr>
            <w:tcW w:w="1862" w:type="dxa"/>
          </w:tcPr>
          <w:p w14:paraId="7E637910" w14:textId="26ADA988" w:rsidR="00E04E9B" w:rsidRPr="00335050" w:rsidRDefault="00335050" w:rsidP="003C38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Hsu et al., 2000</w:t>
            </w:r>
          </w:p>
        </w:tc>
      </w:tr>
      <w:tr w:rsidR="00E04E9B" w14:paraId="77A5B20A" w14:textId="77777777" w:rsidTr="00987B13">
        <w:tc>
          <w:tcPr>
            <w:tcW w:w="2061" w:type="dxa"/>
          </w:tcPr>
          <w:p w14:paraId="2CEAB22F" w14:textId="08E40191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45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 H3K4A</w:t>
            </w:r>
          </w:p>
        </w:tc>
        <w:tc>
          <w:tcPr>
            <w:tcW w:w="4593" w:type="dxa"/>
          </w:tcPr>
          <w:p w14:paraId="42C27C1B" w14:textId="77777777" w:rsidR="00E04E9B" w:rsidRPr="00171D3D" w:rsidRDefault="000955B6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 xml:space="preserve">Mat </w:t>
            </w:r>
            <w:r w:rsidRPr="00171D3D">
              <w:rPr>
                <w:rFonts w:ascii="Symbol" w:hAnsi="Symbol"/>
                <w:sz w:val="20"/>
                <w:szCs w:val="20"/>
              </w:rPr>
              <w:t>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-52, leu2-3,112, trp 1-289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1,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1-hhf1)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2-hhf2) pBD364  (CEN ARS TRP1 HHT-1(K4A)-HHF1)</w:t>
            </w:r>
          </w:p>
        </w:tc>
        <w:tc>
          <w:tcPr>
            <w:tcW w:w="1862" w:type="dxa"/>
          </w:tcPr>
          <w:p w14:paraId="3A1FF924" w14:textId="2580546A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Dichtl et al, 2004</w:t>
            </w:r>
          </w:p>
        </w:tc>
      </w:tr>
      <w:tr w:rsidR="00E04E9B" w14:paraId="3D712038" w14:textId="77777777" w:rsidTr="00987B13">
        <w:tc>
          <w:tcPr>
            <w:tcW w:w="2061" w:type="dxa"/>
          </w:tcPr>
          <w:p w14:paraId="2AAC3347" w14:textId="66DB5F4D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46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 H3K9A</w:t>
            </w:r>
          </w:p>
        </w:tc>
        <w:tc>
          <w:tcPr>
            <w:tcW w:w="4593" w:type="dxa"/>
          </w:tcPr>
          <w:p w14:paraId="2B37F832" w14:textId="38F9452D" w:rsidR="00E04E9B" w:rsidRPr="00171D3D" w:rsidRDefault="000955B6" w:rsidP="00335050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 xml:space="preserve">Mat </w:t>
            </w:r>
            <w:r w:rsidRPr="00171D3D">
              <w:rPr>
                <w:rFonts w:ascii="Symbol" w:hAnsi="Symbol"/>
                <w:sz w:val="20"/>
                <w:szCs w:val="20"/>
              </w:rPr>
              <w:t>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-52, leu2-3,112, trp 1-289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1,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1-hhf1)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2-hhf2) pBD364  (CEN ARS TRP1 HHT-1(K</w:t>
            </w:r>
            <w:r w:rsidR="00335050">
              <w:rPr>
                <w:rFonts w:ascii="Times New Roman" w:hAnsi="Times New Roman"/>
                <w:sz w:val="20"/>
                <w:szCs w:val="20"/>
              </w:rPr>
              <w:t>9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A)-HHF1)</w:t>
            </w:r>
          </w:p>
        </w:tc>
        <w:tc>
          <w:tcPr>
            <w:tcW w:w="1862" w:type="dxa"/>
          </w:tcPr>
          <w:p w14:paraId="1D3961FE" w14:textId="47333C3A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Dichtl et al, 2004</w:t>
            </w:r>
          </w:p>
        </w:tc>
      </w:tr>
      <w:tr w:rsidR="00E04E9B" w14:paraId="18C4826E" w14:textId="77777777" w:rsidTr="00987B13">
        <w:tc>
          <w:tcPr>
            <w:tcW w:w="2061" w:type="dxa"/>
          </w:tcPr>
          <w:p w14:paraId="37EDE11B" w14:textId="2E1CBD11" w:rsidR="00E04E9B" w:rsidRPr="00335050" w:rsidRDefault="003350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8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 H3S10A</w:t>
            </w:r>
          </w:p>
        </w:tc>
        <w:tc>
          <w:tcPr>
            <w:tcW w:w="4593" w:type="dxa"/>
          </w:tcPr>
          <w:p w14:paraId="3BE19DB4" w14:textId="77777777" w:rsidR="00E04E9B" w:rsidRPr="00171D3D" w:rsidRDefault="000955B6" w:rsidP="00171D3D">
            <w:pPr>
              <w:rPr>
                <w:sz w:val="20"/>
                <w:szCs w:val="20"/>
              </w:rPr>
            </w:pPr>
            <w:r w:rsidRPr="00171D3D">
              <w:rPr>
                <w:rFonts w:ascii="Times New Roman" w:hAnsi="Times New Roman"/>
                <w:sz w:val="20"/>
                <w:szCs w:val="20"/>
              </w:rPr>
              <w:t xml:space="preserve">Mat </w:t>
            </w:r>
            <w:r w:rsidRPr="00171D3D">
              <w:rPr>
                <w:rFonts w:ascii="Symbol" w:hAnsi="Symbol"/>
                <w:sz w:val="20"/>
                <w:szCs w:val="20"/>
              </w:rPr>
              <w:t>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-52, leu2-3,112, trp 1-289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1,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1-hhf1)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(hht2-hhf2) pBD364  (CEN ARS TRP1 HHT-1(</w:t>
            </w:r>
            <w:r w:rsidR="00171D3D" w:rsidRPr="00171D3D">
              <w:rPr>
                <w:rFonts w:ascii="Times New Roman" w:hAnsi="Times New Roman"/>
                <w:sz w:val="20"/>
                <w:szCs w:val="20"/>
              </w:rPr>
              <w:t>S10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A)-HHF1)</w:t>
            </w:r>
          </w:p>
        </w:tc>
        <w:tc>
          <w:tcPr>
            <w:tcW w:w="1862" w:type="dxa"/>
          </w:tcPr>
          <w:p w14:paraId="596BD483" w14:textId="468E5A98" w:rsidR="00E04E9B" w:rsidRPr="00335050" w:rsidRDefault="003C38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su et al., 2000</w:t>
            </w:r>
          </w:p>
        </w:tc>
      </w:tr>
      <w:tr w:rsidR="00E04E9B" w14:paraId="65E74043" w14:textId="77777777" w:rsidTr="00987B13">
        <w:tc>
          <w:tcPr>
            <w:tcW w:w="2061" w:type="dxa"/>
          </w:tcPr>
          <w:p w14:paraId="45CC6B76" w14:textId="596D9741" w:rsidR="00E04E9B" w:rsidRPr="00335050" w:rsidRDefault="00B417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</w:rPr>
              <w:t>SET1-G951S</w:t>
            </w:r>
          </w:p>
        </w:tc>
        <w:tc>
          <w:tcPr>
            <w:tcW w:w="4593" w:type="dxa"/>
          </w:tcPr>
          <w:p w14:paraId="4E435BDE" w14:textId="12D978F6" w:rsidR="00E04E9B" w:rsidRDefault="00B41794">
            <w:r>
              <w:rPr>
                <w:rFonts w:ascii="Times New Roman" w:hAnsi="Times New Roman"/>
                <w:sz w:val="20"/>
              </w:rPr>
              <w:t>Mat a, ade2-101, trp1</w:t>
            </w:r>
            <w:r>
              <w:rPr>
                <w:rFonts w:ascii="Symbol" w:hAnsi="Symbol"/>
                <w:sz w:val="20"/>
              </w:rPr>
              <w:t></w:t>
            </w:r>
            <w:r>
              <w:rPr>
                <w:rFonts w:ascii="Times New Roman" w:hAnsi="Times New Roman"/>
                <w:sz w:val="20"/>
              </w:rPr>
              <w:t>1, leu2</w:t>
            </w:r>
            <w:r>
              <w:rPr>
                <w:rFonts w:ascii="Symbol" w:hAnsi="Symbol"/>
                <w:sz w:val="20"/>
              </w:rPr>
              <w:t></w:t>
            </w:r>
            <w:r>
              <w:rPr>
                <w:rFonts w:ascii="Times New Roman" w:hAnsi="Times New Roman"/>
                <w:sz w:val="20"/>
              </w:rPr>
              <w:t>1, his3</w:t>
            </w:r>
            <w:r>
              <w:rPr>
                <w:rFonts w:ascii="Symbol" w:hAnsi="Symbol"/>
                <w:sz w:val="20"/>
              </w:rPr>
              <w:t></w:t>
            </w:r>
            <w:r>
              <w:rPr>
                <w:rFonts w:ascii="Times New Roman" w:hAnsi="Times New Roman"/>
                <w:sz w:val="20"/>
              </w:rPr>
              <w:t>200, lys2-801, ura3</w:t>
            </w:r>
            <w:r>
              <w:rPr>
                <w:rFonts w:ascii="Symbol" w:hAnsi="Symbol"/>
                <w:sz w:val="20"/>
              </w:rPr>
              <w:t></w:t>
            </w:r>
            <w:r>
              <w:rPr>
                <w:rFonts w:ascii="Times New Roman" w:hAnsi="Times New Roman"/>
                <w:sz w:val="20"/>
              </w:rPr>
              <w:t>52, G951S::ura3</w:t>
            </w:r>
          </w:p>
        </w:tc>
        <w:tc>
          <w:tcPr>
            <w:tcW w:w="1862" w:type="dxa"/>
          </w:tcPr>
          <w:p w14:paraId="092830DD" w14:textId="4280933B" w:rsidR="00E04E9B" w:rsidRPr="00335050" w:rsidRDefault="00B417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sz w:val="20"/>
              </w:rPr>
              <w:t>S</w:t>
            </w:r>
            <w:r w:rsidRPr="00C139F7">
              <w:rPr>
                <w:sz w:val="20"/>
              </w:rPr>
              <w:t>ollier et al., 2004</w:t>
            </w:r>
          </w:p>
        </w:tc>
      </w:tr>
      <w:tr w:rsidR="00E04E9B" w14:paraId="3AE88063" w14:textId="77777777" w:rsidTr="00987B13">
        <w:tc>
          <w:tcPr>
            <w:tcW w:w="2061" w:type="dxa"/>
          </w:tcPr>
          <w:p w14:paraId="73992A18" w14:textId="66EB2AF1" w:rsidR="00E04E9B" w:rsidRPr="00335050" w:rsidRDefault="009C793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Zk4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="00707BAF" w:rsidRPr="002338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pl1-2</w:t>
            </w:r>
          </w:p>
        </w:tc>
        <w:tc>
          <w:tcPr>
            <w:tcW w:w="4593" w:type="dxa"/>
          </w:tcPr>
          <w:p w14:paraId="55F0E02A" w14:textId="03D843DC" w:rsidR="00E04E9B" w:rsidRPr="002338C8" w:rsidRDefault="002338C8" w:rsidP="002338C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38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Tα, lys2-801, his3-</w:t>
            </w:r>
            <w:r>
              <w:rPr>
                <w:rFonts w:ascii="Symbol" w:hAnsi="Symbol" w:cs="Times New Roman"/>
                <w:sz w:val="20"/>
                <w:szCs w:val="20"/>
                <w:lang w:val="en-US"/>
              </w:rPr>
              <w:t></w:t>
            </w:r>
            <w:r w:rsidRPr="002338C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0, ura3-52, ipl1-2</w:t>
            </w:r>
          </w:p>
        </w:tc>
        <w:tc>
          <w:tcPr>
            <w:tcW w:w="1862" w:type="dxa"/>
          </w:tcPr>
          <w:p w14:paraId="14D4986E" w14:textId="471B10DA" w:rsidR="00E04E9B" w:rsidRPr="00335050" w:rsidRDefault="003C382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Zhang et al, 2005</w:t>
            </w:r>
          </w:p>
        </w:tc>
      </w:tr>
      <w:tr w:rsidR="00781B9A" w14:paraId="7362DE2B" w14:textId="77777777" w:rsidTr="00987B13">
        <w:tc>
          <w:tcPr>
            <w:tcW w:w="2061" w:type="dxa"/>
          </w:tcPr>
          <w:p w14:paraId="27B9CE8F" w14:textId="384B64A3" w:rsidR="00781B9A" w:rsidRDefault="00781B9A" w:rsidP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417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1E360C2F" w14:textId="7A694B1C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1A7E1E73" w14:textId="07101F3D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325CC22E" w14:textId="77777777" w:rsidTr="00987B13">
        <w:tc>
          <w:tcPr>
            <w:tcW w:w="2061" w:type="dxa"/>
          </w:tcPr>
          <w:p w14:paraId="097A5BAA" w14:textId="3871FC18" w:rsidR="00781B9A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1415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i4</w:t>
            </w:r>
          </w:p>
        </w:tc>
        <w:tc>
          <w:tcPr>
            <w:tcW w:w="4593" w:type="dxa"/>
          </w:tcPr>
          <w:p w14:paraId="361B4DEB" w14:textId="3FF036D8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i4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088FCF2" w14:textId="1AC3AD74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307A21" w14:paraId="2CF5D87E" w14:textId="77777777" w:rsidTr="00987B13">
        <w:tc>
          <w:tcPr>
            <w:tcW w:w="2061" w:type="dxa"/>
          </w:tcPr>
          <w:p w14:paraId="6E7F1590" w14:textId="4FDF8BDC" w:rsidR="00307A21" w:rsidRDefault="00707BA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CI001</w:t>
            </w:r>
          </w:p>
          <w:p w14:paraId="1586D635" w14:textId="2B23229F" w:rsidR="00307A21" w:rsidRDefault="00307A2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t1 x ipl1-2</w:t>
            </w:r>
          </w:p>
        </w:tc>
        <w:tc>
          <w:tcPr>
            <w:tcW w:w="4593" w:type="dxa"/>
          </w:tcPr>
          <w:p w14:paraId="70D4760F" w14:textId="36FF8A6D" w:rsidR="00307A21" w:rsidRPr="00307A21" w:rsidRDefault="00E851BD" w:rsidP="00E851BD">
            <w:pPr>
              <w:rPr>
                <w:rFonts w:ascii="Times New Roman" w:hAnsi="Times New Roman"/>
                <w:sz w:val="20"/>
                <w:szCs w:val="20"/>
              </w:rPr>
            </w:pPr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, his3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Symbol" w:hAnsi="Symbol"/>
                <w:sz w:val="20"/>
                <w:szCs w:val="20"/>
              </w:rPr>
              <w:t>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s3-</w:t>
            </w:r>
            <w:r w:rsidRPr="00307A21">
              <w:rPr>
                <w:rFonts w:ascii="Symbol" w:hAnsi="Symbol" w:cs="Times New Roman"/>
                <w:sz w:val="20"/>
                <w:szCs w:val="20"/>
                <w:lang w:val="en-US"/>
              </w:rPr>
              <w:t>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00, 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ura3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ura3-52, S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T1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KanMX4, IPL1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pl1-2</w:t>
            </w:r>
          </w:p>
        </w:tc>
        <w:tc>
          <w:tcPr>
            <w:tcW w:w="1862" w:type="dxa"/>
          </w:tcPr>
          <w:p w14:paraId="21C2103E" w14:textId="6314B22F" w:rsidR="00307A21" w:rsidRDefault="00307A2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7EE6F715" w14:textId="77777777" w:rsidTr="00987B13">
        <w:tc>
          <w:tcPr>
            <w:tcW w:w="2061" w:type="dxa"/>
          </w:tcPr>
          <w:p w14:paraId="1B0A17E7" w14:textId="60A14BCB" w:rsidR="00781B9A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46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04923A4C" w14:textId="655AF08F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wi4 x ipl1-2</w:t>
            </w:r>
          </w:p>
        </w:tc>
        <w:tc>
          <w:tcPr>
            <w:tcW w:w="4593" w:type="dxa"/>
          </w:tcPr>
          <w:p w14:paraId="78D33166" w14:textId="30B32DDC" w:rsidR="00781B9A" w:rsidRPr="00307A21" w:rsidRDefault="00307A21" w:rsidP="00307A21"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, his3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Symbol" w:hAnsi="Symbol"/>
                <w:sz w:val="20"/>
                <w:szCs w:val="20"/>
              </w:rPr>
              <w:t>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s3-</w:t>
            </w:r>
            <w:r w:rsidRPr="00307A21">
              <w:rPr>
                <w:rFonts w:ascii="Symbol" w:hAnsi="Symbol" w:cs="Times New Roman"/>
                <w:sz w:val="20"/>
                <w:szCs w:val="20"/>
                <w:lang w:val="en-US"/>
              </w:rPr>
              <w:t>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00, 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ura3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ura3-52, SWI4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wi4::</w:t>
            </w:r>
            <w:r w:rsidRPr="00307A21">
              <w:rPr>
                <w:rFonts w:ascii="Times New Roman" w:hAnsi="Times New Roman"/>
                <w:sz w:val="20"/>
              </w:rPr>
              <w:t xml:space="preserve"> KanMX4, IPL1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pl1-2</w:t>
            </w:r>
          </w:p>
        </w:tc>
        <w:tc>
          <w:tcPr>
            <w:tcW w:w="1862" w:type="dxa"/>
          </w:tcPr>
          <w:p w14:paraId="591B144F" w14:textId="0062D5CA" w:rsidR="00781B9A" w:rsidRPr="00335050" w:rsidRDefault="00307A2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4EE4F3C7" w14:textId="77777777" w:rsidTr="00987B13">
        <w:tc>
          <w:tcPr>
            <w:tcW w:w="2061" w:type="dxa"/>
          </w:tcPr>
          <w:p w14:paraId="5EFEFC8F" w14:textId="0A790AD5" w:rsidR="00781B9A" w:rsidRDefault="00781B9A" w:rsidP="006251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65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7DA1DF67" w14:textId="0F4857BF" w:rsidR="00781B9A" w:rsidRPr="00335050" w:rsidRDefault="00781B9A" w:rsidP="006251E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bp1 x ipl1-2</w:t>
            </w:r>
          </w:p>
        </w:tc>
        <w:tc>
          <w:tcPr>
            <w:tcW w:w="4593" w:type="dxa"/>
          </w:tcPr>
          <w:p w14:paraId="46047F82" w14:textId="2229ADF1" w:rsidR="00781B9A" w:rsidRPr="00307A21" w:rsidRDefault="00307A21" w:rsidP="00307A21"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, his3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Symbol" w:hAnsi="Symbol"/>
                <w:sz w:val="20"/>
                <w:szCs w:val="20"/>
              </w:rPr>
              <w:t>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s3-</w:t>
            </w:r>
            <w:r w:rsidRPr="00307A21">
              <w:rPr>
                <w:rFonts w:ascii="Symbol" w:hAnsi="Symbol" w:cs="Times New Roman"/>
                <w:sz w:val="20"/>
                <w:szCs w:val="20"/>
                <w:lang w:val="en-US"/>
              </w:rPr>
              <w:t>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00, 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ura3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ura3-52, MBP1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bp1::</w:t>
            </w:r>
            <w:r w:rsidRPr="00307A21">
              <w:rPr>
                <w:rFonts w:ascii="Times New Roman" w:hAnsi="Times New Roman"/>
                <w:sz w:val="20"/>
              </w:rPr>
              <w:t xml:space="preserve"> KanMX4, IPL1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pl1-2</w:t>
            </w:r>
          </w:p>
        </w:tc>
        <w:tc>
          <w:tcPr>
            <w:tcW w:w="1862" w:type="dxa"/>
          </w:tcPr>
          <w:p w14:paraId="359C7944" w14:textId="6AB0451A" w:rsidR="00781B9A" w:rsidRPr="00335050" w:rsidRDefault="00307A2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7F06D4A8" w14:textId="77777777" w:rsidTr="00987B13">
        <w:tc>
          <w:tcPr>
            <w:tcW w:w="2061" w:type="dxa"/>
          </w:tcPr>
          <w:p w14:paraId="3AAAD04B" w14:textId="24F9492D" w:rsidR="00781B9A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 2267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27C99461" w14:textId="0F38681E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ho23 x ipl1-2</w:t>
            </w:r>
          </w:p>
        </w:tc>
        <w:tc>
          <w:tcPr>
            <w:tcW w:w="4593" w:type="dxa"/>
          </w:tcPr>
          <w:p w14:paraId="7B4E1491" w14:textId="456F1F71" w:rsidR="00781B9A" w:rsidRPr="00307A21" w:rsidRDefault="00307A21" w:rsidP="00307A21"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, his3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Symbol" w:hAnsi="Symbol"/>
                <w:sz w:val="20"/>
                <w:szCs w:val="20"/>
              </w:rPr>
              <w:t>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s3-</w:t>
            </w:r>
            <w:r w:rsidRPr="00307A21">
              <w:rPr>
                <w:rFonts w:ascii="Symbol" w:hAnsi="Symbol" w:cs="Times New Roman"/>
                <w:sz w:val="20"/>
                <w:szCs w:val="20"/>
                <w:lang w:val="en-US"/>
              </w:rPr>
              <w:t>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00, 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ura3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ura3-52, PHO23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ho23::</w:t>
            </w:r>
            <w:r w:rsidRPr="00307A21">
              <w:rPr>
                <w:rFonts w:ascii="Times New Roman" w:hAnsi="Times New Roman"/>
                <w:sz w:val="20"/>
              </w:rPr>
              <w:t xml:space="preserve"> KanMX4, IPL1/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pl1-2</w:t>
            </w:r>
          </w:p>
        </w:tc>
        <w:tc>
          <w:tcPr>
            <w:tcW w:w="1862" w:type="dxa"/>
          </w:tcPr>
          <w:p w14:paraId="7D77FBE1" w14:textId="0757E26C" w:rsidR="00781B9A" w:rsidRPr="00335050" w:rsidRDefault="00307A2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37BF79F2" w14:textId="77777777" w:rsidTr="00987B13">
        <w:tc>
          <w:tcPr>
            <w:tcW w:w="2061" w:type="dxa"/>
          </w:tcPr>
          <w:p w14:paraId="61D299CF" w14:textId="29B1CC59" w:rsidR="00781B9A" w:rsidRDefault="00781B9A" w:rsidP="00932CE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66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0DDB434D" w14:textId="56C405F1" w:rsidR="00781B9A" w:rsidRDefault="00781B9A" w:rsidP="00932CE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rp6 x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t1</w:t>
            </w:r>
          </w:p>
        </w:tc>
        <w:tc>
          <w:tcPr>
            <w:tcW w:w="4593" w:type="dxa"/>
          </w:tcPr>
          <w:p w14:paraId="2FB1ABE7" w14:textId="64B7572C" w:rsidR="00781B9A" w:rsidRDefault="00307A21" w:rsidP="00AE3019"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, his3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Symbol" w:hAnsi="Symbol"/>
                <w:sz w:val="20"/>
                <w:szCs w:val="20"/>
              </w:rPr>
              <w:t>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S3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ura3/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a3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T1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</w:t>
            </w:r>
            <w:r w:rsidR="00AE3019">
              <w:rPr>
                <w:rFonts w:ascii="Times New Roman" w:hAnsi="Times New Roman"/>
                <w:sz w:val="20"/>
              </w:rPr>
              <w:t>Kl</w:t>
            </w:r>
            <w:r>
              <w:rPr>
                <w:rFonts w:ascii="Times New Roman" w:hAnsi="Times New Roman"/>
                <w:sz w:val="20"/>
              </w:rPr>
              <w:t>URA3</w:t>
            </w:r>
            <w:r w:rsidRPr="00307A21">
              <w:rPr>
                <w:rFonts w:ascii="Times New Roman" w:hAnsi="Times New Roman"/>
                <w:sz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RP6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rp6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E1C88F8" w14:textId="51960148" w:rsidR="00781B9A" w:rsidRPr="00335050" w:rsidRDefault="00307A2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987B13" w14:paraId="43983D8A" w14:textId="77777777" w:rsidTr="00987B13">
        <w:tc>
          <w:tcPr>
            <w:tcW w:w="2061" w:type="dxa"/>
          </w:tcPr>
          <w:p w14:paraId="7714820A" w14:textId="45EE9183" w:rsidR="00987B13" w:rsidRDefault="00987B13" w:rsidP="000E046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301,</w:t>
            </w:r>
          </w:p>
          <w:p w14:paraId="4824162D" w14:textId="6D5DC293" w:rsidR="00987B13" w:rsidRDefault="00987B13" w:rsidP="00932CE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rp6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t1</w:t>
            </w:r>
          </w:p>
        </w:tc>
        <w:tc>
          <w:tcPr>
            <w:tcW w:w="4593" w:type="dxa"/>
          </w:tcPr>
          <w:p w14:paraId="2B738BEC" w14:textId="0AB2091B" w:rsidR="00987B13" w:rsidRPr="00307A21" w:rsidRDefault="00987B13" w:rsidP="00987B13">
            <w:pPr>
              <w:rPr>
                <w:rFonts w:ascii="Times New Roman" w:hAnsi="Times New Roman"/>
                <w:sz w:val="20"/>
                <w:szCs w:val="20"/>
              </w:rPr>
            </w:pPr>
            <w:r w:rsidRPr="00307A21">
              <w:rPr>
                <w:rFonts w:ascii="Times New Roman" w:hAnsi="Times New Roman"/>
                <w:sz w:val="20"/>
                <w:szCs w:val="20"/>
              </w:rPr>
              <w:t xml:space="preserve">Mat a, </w:t>
            </w:r>
            <w:r>
              <w:rPr>
                <w:rFonts w:ascii="Times New Roman" w:hAnsi="Times New Roman"/>
                <w:sz w:val="20"/>
                <w:szCs w:val="20"/>
              </w:rPr>
              <w:t>ura3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T1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KlURA3</w:t>
            </w:r>
            <w:r w:rsidRPr="00307A21">
              <w:rPr>
                <w:rFonts w:ascii="Times New Roman" w:hAnsi="Times New Roman"/>
                <w:sz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RP6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rp6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0ACBB2D5" w14:textId="69BCB0D5" w:rsidR="00987B13" w:rsidRDefault="00987B1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2AC74483" w14:textId="77777777" w:rsidTr="00987B13">
        <w:tc>
          <w:tcPr>
            <w:tcW w:w="2061" w:type="dxa"/>
          </w:tcPr>
          <w:p w14:paraId="44191CDA" w14:textId="2DC640D4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1243</w:t>
            </w:r>
            <w:r w:rsidR="00707BA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r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1274BFB9" w14:textId="0C0F5259" w:rsidR="00781B9A" w:rsidRDefault="00781B9A" w:rsidP="00466722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r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NatR</w:t>
            </w:r>
          </w:p>
        </w:tc>
        <w:tc>
          <w:tcPr>
            <w:tcW w:w="1862" w:type="dxa"/>
          </w:tcPr>
          <w:p w14:paraId="23EBDE98" w14:textId="46CE473C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38370194" w14:textId="77777777" w:rsidTr="00987B13">
        <w:tc>
          <w:tcPr>
            <w:tcW w:w="2061" w:type="dxa"/>
          </w:tcPr>
          <w:p w14:paraId="56FCFB28" w14:textId="52C14199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1273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r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423C10E3" w14:textId="717FCB38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::</w:t>
            </w:r>
            <w:r>
              <w:rPr>
                <w:rFonts w:ascii="Times New Roman" w:hAnsi="Times New Roman"/>
                <w:sz w:val="20"/>
              </w:rPr>
              <w:t xml:space="preserve"> KanMX4,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r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NatR</w:t>
            </w:r>
          </w:p>
        </w:tc>
        <w:tc>
          <w:tcPr>
            <w:tcW w:w="1862" w:type="dxa"/>
          </w:tcPr>
          <w:p w14:paraId="1560A8C3" w14:textId="0C54747A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732DD1FA" w14:textId="77777777" w:rsidTr="00987B13">
        <w:tc>
          <w:tcPr>
            <w:tcW w:w="2061" w:type="dxa"/>
          </w:tcPr>
          <w:p w14:paraId="01534425" w14:textId="261C680A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144FB">
              <w:rPr>
                <w:rFonts w:ascii="Times New Roman" w:hAnsi="Times New Roman" w:cs="Times New Roman"/>
                <w:sz w:val="20"/>
                <w:szCs w:val="20"/>
              </w:rPr>
              <w:t xml:space="preserve">CUY696 </w:t>
            </w:r>
            <w:r w:rsidR="00801B63">
              <w:rPr>
                <w:rFonts w:ascii="Times New Roman" w:hAnsi="Times New Roman" w:cs="Times New Roman"/>
                <w:sz w:val="20"/>
                <w:szCs w:val="20"/>
              </w:rPr>
              <w:t>tub2-423</w:t>
            </w:r>
          </w:p>
        </w:tc>
        <w:tc>
          <w:tcPr>
            <w:tcW w:w="4593" w:type="dxa"/>
          </w:tcPr>
          <w:p w14:paraId="7269E26E" w14:textId="58F0A20B" w:rsidR="00781B9A" w:rsidRDefault="00AE3019" w:rsidP="00AE3019">
            <w:r w:rsidRPr="00171D3D">
              <w:rPr>
                <w:rFonts w:ascii="Times New Roman" w:hAnsi="Times New Roman"/>
                <w:sz w:val="20"/>
                <w:szCs w:val="20"/>
              </w:rPr>
              <w:t xml:space="preserve">Mat 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his3</w:t>
            </w:r>
            <w:r>
              <w:rPr>
                <w:rFonts w:ascii="Times New Roman" w:hAnsi="Times New Roman"/>
                <w:sz w:val="20"/>
                <w:szCs w:val="20"/>
              </w:rPr>
              <w:t>, ade2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>
              <w:rPr>
                <w:rFonts w:ascii="Times New Roman" w:hAnsi="Times New Roman"/>
                <w:sz w:val="20"/>
                <w:szCs w:val="20"/>
              </w:rPr>
              <w:t>leu2,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  <w:szCs w:val="20"/>
              </w:rPr>
              <w:t>lys2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ub2-423::URA3</w:t>
            </w:r>
          </w:p>
        </w:tc>
        <w:tc>
          <w:tcPr>
            <w:tcW w:w="1862" w:type="dxa"/>
          </w:tcPr>
          <w:p w14:paraId="63208F7E" w14:textId="51320CAD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ijo et al., 1994</w:t>
            </w:r>
          </w:p>
        </w:tc>
      </w:tr>
      <w:tr w:rsidR="00781B9A" w14:paraId="24363100" w14:textId="77777777" w:rsidTr="00987B13">
        <w:tc>
          <w:tcPr>
            <w:tcW w:w="2061" w:type="dxa"/>
          </w:tcPr>
          <w:p w14:paraId="4E02A185" w14:textId="55FB40F5" w:rsidR="00781B9A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77</w:t>
            </w:r>
          </w:p>
          <w:p w14:paraId="5DC9A226" w14:textId="3EBB06C3" w:rsidR="00781B9A" w:rsidRPr="00C144FB" w:rsidRDefault="00801B63" w:rsidP="00801B6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ub2-423 </w:t>
            </w:r>
            <w:r w:rsidR="00781B9A" w:rsidRPr="00860BB7">
              <w:rPr>
                <w:rFonts w:ascii="Times New Roman" w:hAnsi="Times New Roman" w:cs="Times New Roman"/>
                <w:sz w:val="20"/>
                <w:szCs w:val="20"/>
              </w:rPr>
              <w:t xml:space="preserve">x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</w:p>
        </w:tc>
        <w:tc>
          <w:tcPr>
            <w:tcW w:w="4593" w:type="dxa"/>
          </w:tcPr>
          <w:p w14:paraId="1B5E7DEC" w14:textId="1D7E98F2" w:rsidR="00781B9A" w:rsidRDefault="00AE3019"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his3</w:t>
            </w:r>
            <w:r>
              <w:rPr>
                <w:rFonts w:ascii="Times New Roman" w:hAnsi="Times New Roman"/>
                <w:sz w:val="20"/>
                <w:szCs w:val="20"/>
              </w:rPr>
              <w:t>/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/>
                <w:sz w:val="20"/>
                <w:szCs w:val="20"/>
              </w:rPr>
              <w:t>, ade2/ADE2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>
              <w:rPr>
                <w:rFonts w:ascii="Times New Roman" w:hAnsi="Times New Roman"/>
                <w:sz w:val="20"/>
                <w:szCs w:val="20"/>
              </w:rPr>
              <w:t>leu2/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/>
                <w:sz w:val="20"/>
                <w:szCs w:val="20"/>
              </w:rPr>
              <w:t>,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sz w:val="20"/>
                <w:szCs w:val="20"/>
              </w:rPr>
              <w:t>lys2/LYS2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UB2/tub2-423::URA3, SET1/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131192B7" w14:textId="21C69790" w:rsidR="00781B9A" w:rsidRDefault="00AE301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4EC54CCD" w14:textId="77777777" w:rsidTr="00987B13">
        <w:tc>
          <w:tcPr>
            <w:tcW w:w="2061" w:type="dxa"/>
          </w:tcPr>
          <w:p w14:paraId="2D70D3BD" w14:textId="5C77C6FC" w:rsidR="00781B9A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346</w:t>
            </w:r>
          </w:p>
          <w:p w14:paraId="791AF1D1" w14:textId="3946B542" w:rsidR="00781B9A" w:rsidRPr="00335050" w:rsidRDefault="00AE3019" w:rsidP="00AE301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ub3</w:t>
            </w:r>
            <w:r w:rsidR="00781B9A" w:rsidRPr="00C144FB">
              <w:rPr>
                <w:rFonts w:ascii="Times New Roman" w:hAnsi="Times New Roman" w:cs="Times New Roman"/>
                <w:sz w:val="20"/>
                <w:szCs w:val="20"/>
              </w:rPr>
              <w:t xml:space="preserve"> x 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t1</w:t>
            </w:r>
          </w:p>
        </w:tc>
        <w:tc>
          <w:tcPr>
            <w:tcW w:w="4593" w:type="dxa"/>
          </w:tcPr>
          <w:p w14:paraId="19BBE49A" w14:textId="583B6F23" w:rsidR="00781B9A" w:rsidRDefault="00AE3019" w:rsidP="00AE3019">
            <w:r w:rsidRPr="00307A21">
              <w:rPr>
                <w:rFonts w:ascii="Times New Roman" w:hAnsi="Times New Roman"/>
                <w:sz w:val="20"/>
                <w:szCs w:val="20"/>
              </w:rPr>
              <w:t>Mat a/</w:t>
            </w:r>
            <w:r w:rsidRPr="00307A21">
              <w:rPr>
                <w:rFonts w:ascii="Symbol" w:hAnsi="Symbol"/>
                <w:sz w:val="20"/>
                <w:szCs w:val="20"/>
              </w:rPr>
              <w:t>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, his3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 w:rsidRPr="00307A21">
              <w:rPr>
                <w:rFonts w:ascii="Symbol" w:hAnsi="Symbol"/>
                <w:sz w:val="20"/>
                <w:szCs w:val="20"/>
              </w:rPr>
              <w:t>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S3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307A21">
              <w:rPr>
                <w:rFonts w:ascii="Times New Roman" w:hAnsi="Times New Roman"/>
                <w:sz w:val="20"/>
                <w:szCs w:val="20"/>
              </w:rPr>
              <w:t>ura3/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a3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T1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1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</w:t>
            </w:r>
            <w:r>
              <w:rPr>
                <w:rFonts w:ascii="Times New Roman" w:hAnsi="Times New Roman"/>
                <w:sz w:val="20"/>
              </w:rPr>
              <w:t>KlURA3</w:t>
            </w:r>
            <w:r w:rsidRPr="00307A21">
              <w:rPr>
                <w:rFonts w:ascii="Times New Roman" w:hAnsi="Times New Roman"/>
                <w:sz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UB3</w:t>
            </w:r>
            <w:r w:rsidRPr="00307A2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</w:t>
            </w:r>
            <w:r w:rsidRPr="00307A21">
              <w:rPr>
                <w:rFonts w:ascii="Symbol" w:hAnsi="Symbol"/>
                <w:sz w:val="20"/>
                <w:szCs w:val="20"/>
              </w:rPr>
              <w:t></w:t>
            </w:r>
            <w:r w:rsidRPr="00307A21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ub3</w:t>
            </w:r>
            <w:r w:rsidRPr="00307A2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 w:rsidRPr="00307A21"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83D9D38" w14:textId="5AB132AC" w:rsidR="00781B9A" w:rsidRPr="00335050" w:rsidRDefault="00AE301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work</w:t>
            </w:r>
          </w:p>
        </w:tc>
      </w:tr>
      <w:tr w:rsidR="00781B9A" w14:paraId="41B25CBE" w14:textId="77777777" w:rsidTr="00987B13">
        <w:tc>
          <w:tcPr>
            <w:tcW w:w="2061" w:type="dxa"/>
          </w:tcPr>
          <w:p w14:paraId="258684C0" w14:textId="7C9A4D7E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t1 in </w:t>
            </w: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E3087</w:t>
            </w:r>
          </w:p>
        </w:tc>
        <w:tc>
          <w:tcPr>
            <w:tcW w:w="4593" w:type="dxa"/>
          </w:tcPr>
          <w:p w14:paraId="349F71CC" w14:textId="654178D7" w:rsidR="00781B9A" w:rsidRDefault="00781B9A">
            <w:r w:rsidRPr="004C12F5">
              <w:rPr>
                <w:rFonts w:ascii="Times New Roman" w:hAnsi="Times New Roman" w:cs="Times New Roman"/>
                <w:sz w:val="20"/>
                <w:szCs w:val="20"/>
              </w:rPr>
              <w:t>W303 (RAD5) URA3::GPD-TK5x AUR1c::ADH-hENT1</w:t>
            </w:r>
            <w:r>
              <w:t xml:space="preserve"> 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et1</w:t>
            </w:r>
          </w:p>
        </w:tc>
        <w:tc>
          <w:tcPr>
            <w:tcW w:w="1862" w:type="dxa"/>
          </w:tcPr>
          <w:p w14:paraId="63DD73DA" w14:textId="62D2D280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C12F5">
              <w:rPr>
                <w:rFonts w:ascii="Times New Roman" w:hAnsi="Times New Roman" w:cs="Times New Roman"/>
                <w:sz w:val="20"/>
                <w:szCs w:val="20"/>
              </w:rPr>
              <w:t>Talare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et al., 2015</w:t>
            </w:r>
          </w:p>
        </w:tc>
      </w:tr>
      <w:tr w:rsidR="00781B9A" w14:paraId="1B2ED300" w14:textId="77777777" w:rsidTr="00987B13">
        <w:tc>
          <w:tcPr>
            <w:tcW w:w="2061" w:type="dxa"/>
          </w:tcPr>
          <w:p w14:paraId="23379C55" w14:textId="2A6C1235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717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re1</w:t>
            </w:r>
          </w:p>
        </w:tc>
        <w:tc>
          <w:tcPr>
            <w:tcW w:w="4593" w:type="dxa"/>
          </w:tcPr>
          <w:p w14:paraId="27753D7A" w14:textId="7E06EA4A" w:rsidR="00781B9A" w:rsidRDefault="00781B9A" w:rsidP="000D5584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re1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7C42791" w14:textId="735A0416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2A6EF67C" w14:textId="77777777" w:rsidTr="00987B13">
        <w:tc>
          <w:tcPr>
            <w:tcW w:w="2061" w:type="dxa"/>
          </w:tcPr>
          <w:p w14:paraId="6E6A6145" w14:textId="6B54F559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9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d6</w:t>
            </w:r>
          </w:p>
        </w:tc>
        <w:tc>
          <w:tcPr>
            <w:tcW w:w="4593" w:type="dxa"/>
          </w:tcPr>
          <w:p w14:paraId="02228FC7" w14:textId="0346AFF5" w:rsidR="00781B9A" w:rsidRDefault="00781B9A" w:rsidP="000D5584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d6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02F27494" w14:textId="0D099E42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5CD879DF" w14:textId="77777777" w:rsidTr="00987B13">
        <w:tc>
          <w:tcPr>
            <w:tcW w:w="2061" w:type="dxa"/>
          </w:tcPr>
          <w:p w14:paraId="64B2E1E0" w14:textId="035CF1FA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236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hd2</w:t>
            </w:r>
          </w:p>
        </w:tc>
        <w:tc>
          <w:tcPr>
            <w:tcW w:w="4593" w:type="dxa"/>
          </w:tcPr>
          <w:p w14:paraId="3D902E82" w14:textId="463A182A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hd2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F550CCA" w14:textId="750D76A7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42C26EB5" w14:textId="77777777" w:rsidTr="00987B13">
        <w:tc>
          <w:tcPr>
            <w:tcW w:w="2061" w:type="dxa"/>
          </w:tcPr>
          <w:p w14:paraId="6AF89276" w14:textId="6D4868EB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814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2</w:t>
            </w:r>
          </w:p>
        </w:tc>
        <w:tc>
          <w:tcPr>
            <w:tcW w:w="4593" w:type="dxa"/>
          </w:tcPr>
          <w:p w14:paraId="5D179A59" w14:textId="709A4A74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2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6D892E4F" w14:textId="27DD1C62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29801DA0" w14:textId="77777777" w:rsidTr="00987B13">
        <w:tc>
          <w:tcPr>
            <w:tcW w:w="2061" w:type="dxa"/>
          </w:tcPr>
          <w:p w14:paraId="31073EA9" w14:textId="23B2596A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159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ot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7DFB976F" w14:textId="46BC4567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ot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37ED6673" w14:textId="0E3B5772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62D13B68" w14:textId="77777777" w:rsidTr="00987B13">
        <w:tc>
          <w:tcPr>
            <w:tcW w:w="2061" w:type="dxa"/>
          </w:tcPr>
          <w:p w14:paraId="10C2A72C" w14:textId="5AD338A7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YB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496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af1</w:t>
            </w:r>
          </w:p>
        </w:tc>
        <w:tc>
          <w:tcPr>
            <w:tcW w:w="4593" w:type="dxa"/>
          </w:tcPr>
          <w:p w14:paraId="16940DD7" w14:textId="245432C1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af1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8E3B630" w14:textId="1BB9CEDB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7826F0B1" w14:textId="77777777" w:rsidTr="00987B13">
        <w:tc>
          <w:tcPr>
            <w:tcW w:w="2061" w:type="dxa"/>
          </w:tcPr>
          <w:p w14:paraId="2D1E29F6" w14:textId="4145DCDC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eo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793C8F17" w14:textId="31842DF8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eo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234A658F" w14:textId="554A951D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67B11E7F" w14:textId="77777777" w:rsidTr="00987B13">
        <w:tc>
          <w:tcPr>
            <w:tcW w:w="2061" w:type="dxa"/>
          </w:tcPr>
          <w:p w14:paraId="6530A9B1" w14:textId="38246B5E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tf</w:t>
            </w:r>
            <w:r w:rsidR="00707BAF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16EAC644" w14:textId="225E88C0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tf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7C4E5CF" w14:textId="2CB974A6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353DD242" w14:textId="77777777" w:rsidTr="00987B13">
        <w:tc>
          <w:tcPr>
            <w:tcW w:w="2061" w:type="dxa"/>
          </w:tcPr>
          <w:p w14:paraId="7AD8CB13" w14:textId="373402EC" w:rsidR="00781B9A" w:rsidRPr="00335050" w:rsidRDefault="00781B9A" w:rsidP="001E666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2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r9</w:t>
            </w:r>
          </w:p>
        </w:tc>
        <w:tc>
          <w:tcPr>
            <w:tcW w:w="4593" w:type="dxa"/>
          </w:tcPr>
          <w:p w14:paraId="69F39734" w14:textId="7A3F2E5F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r9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0FC971C" w14:textId="45857A87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1A2A01E6" w14:textId="77777777" w:rsidTr="00987B13">
        <w:tc>
          <w:tcPr>
            <w:tcW w:w="2061" w:type="dxa"/>
          </w:tcPr>
          <w:p w14:paraId="7DA71402" w14:textId="1D85E186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743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c73</w:t>
            </w:r>
          </w:p>
        </w:tc>
        <w:tc>
          <w:tcPr>
            <w:tcW w:w="4593" w:type="dxa"/>
          </w:tcPr>
          <w:p w14:paraId="0DB78192" w14:textId="01FC7E86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dc73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3F286CB" w14:textId="4F23A8D8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433E7706" w14:textId="77777777" w:rsidTr="00987B13">
        <w:tc>
          <w:tcPr>
            <w:tcW w:w="2061" w:type="dxa"/>
          </w:tcPr>
          <w:p w14:paraId="1D5635A4" w14:textId="7FCC757C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40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t4</w:t>
            </w:r>
          </w:p>
        </w:tc>
        <w:tc>
          <w:tcPr>
            <w:tcW w:w="4593" w:type="dxa"/>
          </w:tcPr>
          <w:p w14:paraId="0F548A01" w14:textId="047DFCCE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t4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393F0F65" w14:textId="2A1AAB51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0099D7E0" w14:textId="77777777" w:rsidTr="00987B13">
        <w:tc>
          <w:tcPr>
            <w:tcW w:w="2061" w:type="dxa"/>
          </w:tcPr>
          <w:p w14:paraId="310135A1" w14:textId="7C9E571F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45</w:t>
            </w:r>
            <w:r w:rsidR="00707BAF">
              <w:rPr>
                <w:rFonts w:ascii="Symbol" w:hAnsi="Symbol"/>
                <w:sz w:val="20"/>
                <w:szCs w:val="20"/>
              </w:rPr>
              <w:t></w:t>
            </w:r>
            <w:r w:rsidR="00707BAF">
              <w:rPr>
                <w:rFonts w:ascii="Symbol" w:hAnsi="Symbol"/>
                <w:sz w:val="20"/>
                <w:szCs w:val="20"/>
              </w:rPr>
              <w:t></w:t>
            </w:r>
            <w:r w:rsidR="00707BAF" w:rsidRPr="00171D3D">
              <w:rPr>
                <w:rFonts w:ascii="Symbol" w:hAnsi="Symbol"/>
                <w:sz w:val="20"/>
                <w:szCs w:val="20"/>
              </w:rPr>
              <w:t></w:t>
            </w:r>
            <w:r w:rsidR="00707B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t5</w:t>
            </w:r>
          </w:p>
        </w:tc>
        <w:tc>
          <w:tcPr>
            <w:tcW w:w="4593" w:type="dxa"/>
          </w:tcPr>
          <w:p w14:paraId="1673388F" w14:textId="352D0F0C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t5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D4D7BF9" w14:textId="6C5DFE1F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5B8DCA36" w14:textId="77777777" w:rsidTr="00987B13">
        <w:tc>
          <w:tcPr>
            <w:tcW w:w="2061" w:type="dxa"/>
          </w:tcPr>
          <w:p w14:paraId="77A589EB" w14:textId="2CFE6B8D" w:rsidR="00781B9A" w:rsidRPr="00335050" w:rsidRDefault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124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cr4</w:t>
            </w:r>
          </w:p>
        </w:tc>
        <w:tc>
          <w:tcPr>
            <w:tcW w:w="4593" w:type="dxa"/>
          </w:tcPr>
          <w:p w14:paraId="24A8E74C" w14:textId="6B79F92F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cr4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7EBE09E0" w14:textId="55772746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34D97F8B" w14:textId="77777777" w:rsidTr="00987B13">
        <w:tc>
          <w:tcPr>
            <w:tcW w:w="2061" w:type="dxa"/>
          </w:tcPr>
          <w:p w14:paraId="2DE3DA0C" w14:textId="58F9F23D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4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ho23</w:t>
            </w:r>
          </w:p>
        </w:tc>
        <w:tc>
          <w:tcPr>
            <w:tcW w:w="4593" w:type="dxa"/>
          </w:tcPr>
          <w:p w14:paraId="1930DB33" w14:textId="40E0827F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ho23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0255E908" w14:textId="21529217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33C15D06" w14:textId="77777777" w:rsidTr="00987B13">
        <w:tc>
          <w:tcPr>
            <w:tcW w:w="2061" w:type="dxa"/>
          </w:tcPr>
          <w:p w14:paraId="416F97D7" w14:textId="2C91B31F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113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3</w:t>
            </w:r>
          </w:p>
        </w:tc>
        <w:tc>
          <w:tcPr>
            <w:tcW w:w="4593" w:type="dxa"/>
          </w:tcPr>
          <w:p w14:paraId="7120D9C3" w14:textId="5EC1F3A5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t3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144EF2B2" w14:textId="2ABA7054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781A96FA" w14:textId="77777777" w:rsidTr="00987B13">
        <w:tc>
          <w:tcPr>
            <w:tcW w:w="2061" w:type="dxa"/>
          </w:tcPr>
          <w:p w14:paraId="62CA5313" w14:textId="268C2674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5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s2</w:t>
            </w:r>
          </w:p>
        </w:tc>
        <w:tc>
          <w:tcPr>
            <w:tcW w:w="4593" w:type="dxa"/>
          </w:tcPr>
          <w:p w14:paraId="06E1E4C2" w14:textId="6422C923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s2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2311ACB0" w14:textId="7E2D576A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7AF5233D" w14:textId="77777777" w:rsidTr="00987B13">
        <w:tc>
          <w:tcPr>
            <w:tcW w:w="2061" w:type="dxa"/>
          </w:tcPr>
          <w:p w14:paraId="7BB26C65" w14:textId="7C83E6C9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6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s4</w:t>
            </w:r>
          </w:p>
        </w:tc>
        <w:tc>
          <w:tcPr>
            <w:tcW w:w="4593" w:type="dxa"/>
          </w:tcPr>
          <w:p w14:paraId="06F547E5" w14:textId="72FC998A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s4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0AD3D092" w14:textId="7644FEB3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48ACAF73" w14:textId="77777777" w:rsidTr="00987B13">
        <w:tc>
          <w:tcPr>
            <w:tcW w:w="2061" w:type="dxa"/>
          </w:tcPr>
          <w:p w14:paraId="54405715" w14:textId="482765D3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7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pr</w:t>
            </w:r>
            <w:r w:rsidR="00E851B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43599200" w14:textId="58A5D080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pr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E42EDE1" w14:textId="7D1C0604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25B8BF8D" w14:textId="77777777" w:rsidTr="00987B13">
        <w:tc>
          <w:tcPr>
            <w:tcW w:w="2061" w:type="dxa"/>
          </w:tcPr>
          <w:p w14:paraId="1943CC83" w14:textId="0B29AA8D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8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if2</w:t>
            </w:r>
          </w:p>
        </w:tc>
        <w:tc>
          <w:tcPr>
            <w:tcW w:w="4593" w:type="dxa"/>
          </w:tcPr>
          <w:p w14:paraId="59098CF0" w14:textId="410590AF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if2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E70BABD" w14:textId="055425F9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0D033C17" w14:textId="77777777" w:rsidTr="00987B13">
        <w:tc>
          <w:tcPr>
            <w:tcW w:w="2061" w:type="dxa"/>
          </w:tcPr>
          <w:p w14:paraId="6A754BB7" w14:textId="7A79AB31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9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in3</w:t>
            </w:r>
          </w:p>
        </w:tc>
        <w:tc>
          <w:tcPr>
            <w:tcW w:w="4593" w:type="dxa"/>
          </w:tcPr>
          <w:p w14:paraId="30E68C4A" w14:textId="1548D78D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in3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17A0C070" w14:textId="285A19BD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6EB565ED" w14:textId="77777777" w:rsidTr="00987B13">
        <w:tc>
          <w:tcPr>
            <w:tcW w:w="2061" w:type="dxa"/>
          </w:tcPr>
          <w:p w14:paraId="10CC7B9F" w14:textId="0F487FC8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60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nt</w:t>
            </w:r>
            <w:r w:rsidR="00E851B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0FAF3CFC" w14:textId="5733E23B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nt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50C34831" w14:textId="72FD7EB0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22517111" w14:textId="77777777" w:rsidTr="00987B13">
        <w:tc>
          <w:tcPr>
            <w:tcW w:w="2061" w:type="dxa"/>
          </w:tcPr>
          <w:p w14:paraId="7B8A45E2" w14:textId="695990C3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61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ye</w:t>
            </w:r>
            <w:r w:rsidR="00E851B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02A7DEE6" w14:textId="3490DB4D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ye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7D1ED154" w14:textId="5C3440E5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38FDC138" w14:textId="77777777" w:rsidTr="00987B13">
        <w:tc>
          <w:tcPr>
            <w:tcW w:w="2061" w:type="dxa"/>
          </w:tcPr>
          <w:p w14:paraId="093EE37E" w14:textId="52AD8B5D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62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i6</w:t>
            </w:r>
          </w:p>
        </w:tc>
        <w:tc>
          <w:tcPr>
            <w:tcW w:w="4593" w:type="dxa"/>
          </w:tcPr>
          <w:p w14:paraId="4CAA104B" w14:textId="1151B7D1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ti6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333FFDF0" w14:textId="23884785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222A48F8" w14:textId="77777777" w:rsidTr="00987B13">
        <w:tc>
          <w:tcPr>
            <w:tcW w:w="2061" w:type="dxa"/>
          </w:tcPr>
          <w:p w14:paraId="2605A2B5" w14:textId="0FED4EED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52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t</w:t>
            </w:r>
            <w:r w:rsidR="00E851B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413FD265" w14:textId="6F2E029E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t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87741F6" w14:textId="20488A7A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53B61E4A" w14:textId="77777777" w:rsidTr="00987B13">
        <w:tc>
          <w:tcPr>
            <w:tcW w:w="2061" w:type="dxa"/>
          </w:tcPr>
          <w:p w14:paraId="43A62F9E" w14:textId="52738FAE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1086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n5</w:t>
            </w:r>
          </w:p>
        </w:tc>
        <w:tc>
          <w:tcPr>
            <w:tcW w:w="4593" w:type="dxa"/>
          </w:tcPr>
          <w:p w14:paraId="597DA21B" w14:textId="79A058EE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cn5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3C0BA41" w14:textId="70F586B8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69198E29" w14:textId="77777777" w:rsidTr="00987B13">
        <w:tc>
          <w:tcPr>
            <w:tcW w:w="2061" w:type="dxa"/>
          </w:tcPr>
          <w:p w14:paraId="2F9C786C" w14:textId="18875267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576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af9</w:t>
            </w:r>
          </w:p>
        </w:tc>
        <w:tc>
          <w:tcPr>
            <w:tcW w:w="4593" w:type="dxa"/>
          </w:tcPr>
          <w:p w14:paraId="20C4947D" w14:textId="518934F4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af9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30813D4D" w14:textId="0EB5AC87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5A971315" w14:textId="77777777" w:rsidTr="00987B13">
        <w:tc>
          <w:tcPr>
            <w:tcW w:w="2061" w:type="dxa"/>
          </w:tcPr>
          <w:p w14:paraId="2F271927" w14:textId="275508D3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46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pd3</w:t>
            </w:r>
          </w:p>
        </w:tc>
        <w:tc>
          <w:tcPr>
            <w:tcW w:w="4593" w:type="dxa"/>
          </w:tcPr>
          <w:p w14:paraId="09FCC5E3" w14:textId="705DF79C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pd3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1404B57" w14:textId="5AE1FA7E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4B69B585" w14:textId="77777777" w:rsidTr="00987B13">
        <w:tc>
          <w:tcPr>
            <w:tcW w:w="2061" w:type="dxa"/>
          </w:tcPr>
          <w:p w14:paraId="4D06D520" w14:textId="62FCC8B8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47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ps75</w:t>
            </w:r>
          </w:p>
        </w:tc>
        <w:tc>
          <w:tcPr>
            <w:tcW w:w="4593" w:type="dxa"/>
          </w:tcPr>
          <w:p w14:paraId="1A2AFCBA" w14:textId="2351904F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ps75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7E2E25B6" w14:textId="455D4874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65CB0F48" w14:textId="77777777" w:rsidTr="00987B13">
        <w:tc>
          <w:tcPr>
            <w:tcW w:w="2061" w:type="dxa"/>
          </w:tcPr>
          <w:p w14:paraId="61DD15FD" w14:textId="43E8A681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1378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tt109</w:t>
            </w:r>
          </w:p>
        </w:tc>
        <w:tc>
          <w:tcPr>
            <w:tcW w:w="4593" w:type="dxa"/>
          </w:tcPr>
          <w:p w14:paraId="79A17588" w14:textId="548235F6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tt109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226CE74" w14:textId="2E4F7992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0070CAC5" w14:textId="77777777" w:rsidTr="00987B13">
        <w:tc>
          <w:tcPr>
            <w:tcW w:w="2061" w:type="dxa"/>
          </w:tcPr>
          <w:p w14:paraId="459BB055" w14:textId="6B929BB4" w:rsidR="00781B9A" w:rsidRPr="00335050" w:rsidRDefault="00781B9A" w:rsidP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YBD</w:t>
            </w:r>
            <w:r w:rsidR="004C0C5A">
              <w:rPr>
                <w:rFonts w:ascii="Times New Roman" w:hAnsi="Times New Roman" w:cs="Times New Roman"/>
                <w:sz w:val="20"/>
                <w:szCs w:val="20"/>
              </w:rPr>
              <w:t>2248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da</w:t>
            </w:r>
            <w:r w:rsidR="00E851B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00C885BF" w14:textId="0C5FDFEB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da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27BFB433" w14:textId="094DB5DF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6BA226F0" w14:textId="77777777" w:rsidTr="00987B13">
        <w:tc>
          <w:tcPr>
            <w:tcW w:w="2061" w:type="dxa"/>
          </w:tcPr>
          <w:p w14:paraId="46632A7A" w14:textId="7F147511" w:rsidR="00781B9A" w:rsidRPr="00335050" w:rsidRDefault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49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da2</w:t>
            </w:r>
          </w:p>
        </w:tc>
        <w:tc>
          <w:tcPr>
            <w:tcW w:w="4593" w:type="dxa"/>
          </w:tcPr>
          <w:p w14:paraId="6561638F" w14:textId="22718C14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da2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64354B99" w14:textId="46FFFEC4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5F0F9AC8" w14:textId="77777777" w:rsidTr="00987B13">
        <w:tc>
          <w:tcPr>
            <w:tcW w:w="2061" w:type="dxa"/>
          </w:tcPr>
          <w:p w14:paraId="105E1F04" w14:textId="3CFB349D" w:rsidR="00781B9A" w:rsidRPr="00335050" w:rsidRDefault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50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da3</w:t>
            </w:r>
          </w:p>
        </w:tc>
        <w:tc>
          <w:tcPr>
            <w:tcW w:w="4593" w:type="dxa"/>
          </w:tcPr>
          <w:p w14:paraId="05D8A477" w14:textId="57BC67E0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da3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632A0BB2" w14:textId="20E3F588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  <w:tr w:rsidR="00781B9A" w14:paraId="25ED9D86" w14:textId="77777777" w:rsidTr="00987B13">
        <w:tc>
          <w:tcPr>
            <w:tcW w:w="2061" w:type="dxa"/>
          </w:tcPr>
          <w:p w14:paraId="5DC900AE" w14:textId="59A8F8DA" w:rsidR="00781B9A" w:rsidRPr="00335050" w:rsidRDefault="004C0C5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BD2251</w:t>
            </w:r>
            <w:r w:rsidR="00E851B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E851BD">
              <w:rPr>
                <w:rFonts w:ascii="Symbol" w:hAnsi="Symbol"/>
                <w:sz w:val="20"/>
                <w:szCs w:val="20"/>
              </w:rPr>
              <w:t></w:t>
            </w:r>
            <w:r w:rsidR="00E851BD">
              <w:rPr>
                <w:rFonts w:ascii="Symbol" w:hAnsi="Symbol"/>
                <w:sz w:val="20"/>
                <w:szCs w:val="20"/>
              </w:rPr>
              <w:t></w:t>
            </w:r>
            <w:r w:rsidR="00E851BD" w:rsidRPr="00171D3D">
              <w:rPr>
                <w:rFonts w:ascii="Symbol" w:hAnsi="Symbol"/>
                <w:sz w:val="20"/>
                <w:szCs w:val="20"/>
              </w:rPr>
              <w:t></w:t>
            </w:r>
            <w:r w:rsidR="00E851B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s</w:t>
            </w:r>
            <w:r w:rsidR="00E851BD"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593" w:type="dxa"/>
          </w:tcPr>
          <w:p w14:paraId="032BECC1" w14:textId="32B59E1C" w:rsidR="00781B9A" w:rsidRDefault="00781B9A">
            <w:r w:rsidRPr="00171D3D">
              <w:rPr>
                <w:rFonts w:ascii="Times New Roman" w:hAnsi="Times New Roman"/>
                <w:sz w:val="20"/>
                <w:szCs w:val="20"/>
              </w:rPr>
              <w:t>Mat a, his3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leu2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met15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 w:rsidRPr="00171D3D">
              <w:rPr>
                <w:rFonts w:ascii="Times New Roman" w:hAnsi="Times New Roman"/>
                <w:sz w:val="20"/>
                <w:szCs w:val="20"/>
              </w:rPr>
              <w:t>, ura3</w:t>
            </w:r>
            <w:r>
              <w:rPr>
                <w:rFonts w:ascii="Symbol" w:hAnsi="Symbol"/>
                <w:sz w:val="20"/>
                <w:szCs w:val="20"/>
              </w:rPr>
              <w:t></w:t>
            </w:r>
            <w:r>
              <w:rPr>
                <w:rFonts w:ascii="Symbol" w:hAnsi="Symbol"/>
                <w:sz w:val="20"/>
                <w:szCs w:val="20"/>
              </w:rPr>
              <w:t></w:t>
            </w:r>
            <w:r w:rsidRPr="00171D3D">
              <w:rPr>
                <w:rFonts w:ascii="Symbol" w:hAnsi="Symbol"/>
                <w:sz w:val="20"/>
                <w:szCs w:val="20"/>
              </w:rPr>
              <w:t>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os</w:t>
            </w:r>
            <w:r w:rsidRPr="00171D3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::</w:t>
            </w:r>
            <w:r>
              <w:rPr>
                <w:rFonts w:ascii="Times New Roman" w:hAnsi="Times New Roman"/>
                <w:sz w:val="20"/>
              </w:rPr>
              <w:t xml:space="preserve"> KanMX4</w:t>
            </w:r>
          </w:p>
        </w:tc>
        <w:tc>
          <w:tcPr>
            <w:tcW w:w="1862" w:type="dxa"/>
          </w:tcPr>
          <w:p w14:paraId="47265DE9" w14:textId="7FB35E17" w:rsidR="00781B9A" w:rsidRPr="00335050" w:rsidRDefault="00781B9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5050">
              <w:rPr>
                <w:rFonts w:ascii="Times New Roman" w:hAnsi="Times New Roman" w:cs="Times New Roman"/>
                <w:sz w:val="20"/>
                <w:szCs w:val="20"/>
              </w:rPr>
              <w:t>Euroscarf</w:t>
            </w:r>
          </w:p>
        </w:tc>
      </w:tr>
    </w:tbl>
    <w:p w14:paraId="399C2085" w14:textId="77777777" w:rsidR="00E04E9B" w:rsidRDefault="00E04E9B"/>
    <w:p w14:paraId="35985A5F" w14:textId="77777777" w:rsidR="00E04E9B" w:rsidRDefault="00E04E9B"/>
    <w:p w14:paraId="30CFB000" w14:textId="77777777" w:rsidR="00E04E9B" w:rsidRDefault="00E04E9B"/>
    <w:sectPr w:rsidR="00E04E9B" w:rsidSect="004732B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04E9B"/>
    <w:rsid w:val="000955B6"/>
    <w:rsid w:val="000D5584"/>
    <w:rsid w:val="00171D3D"/>
    <w:rsid w:val="001C066B"/>
    <w:rsid w:val="001E6668"/>
    <w:rsid w:val="002338C8"/>
    <w:rsid w:val="00307A21"/>
    <w:rsid w:val="00335050"/>
    <w:rsid w:val="003C3825"/>
    <w:rsid w:val="00466722"/>
    <w:rsid w:val="004732B6"/>
    <w:rsid w:val="004C0C5A"/>
    <w:rsid w:val="004C12F5"/>
    <w:rsid w:val="005072FE"/>
    <w:rsid w:val="006251EA"/>
    <w:rsid w:val="00707BAF"/>
    <w:rsid w:val="00781B9A"/>
    <w:rsid w:val="00801358"/>
    <w:rsid w:val="00801B63"/>
    <w:rsid w:val="00860BB7"/>
    <w:rsid w:val="00911EF5"/>
    <w:rsid w:val="00932CEB"/>
    <w:rsid w:val="00987B13"/>
    <w:rsid w:val="009C7936"/>
    <w:rsid w:val="00AE3019"/>
    <w:rsid w:val="00B41794"/>
    <w:rsid w:val="00C144FB"/>
    <w:rsid w:val="00CF4C47"/>
    <w:rsid w:val="00E04E9B"/>
    <w:rsid w:val="00E851BD"/>
    <w:rsid w:val="00F240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DA4DF1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04E9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04E9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563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05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9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9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1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4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40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2</Pages>
  <Words>1088</Words>
  <Characters>6208</Characters>
  <Application>Microsoft Macintosh Word</Application>
  <DocSecurity>0</DocSecurity>
  <Lines>51</Lines>
  <Paragraphs>14</Paragraphs>
  <ScaleCrop>false</ScaleCrop>
  <Company/>
  <LinksUpToDate>false</LinksUpToDate>
  <CharactersWithSpaces>72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hard</dc:creator>
  <cp:keywords/>
  <dc:description/>
  <cp:lastModifiedBy>bernhard</cp:lastModifiedBy>
  <cp:revision>22</cp:revision>
  <dcterms:created xsi:type="dcterms:W3CDTF">2016-06-17T04:51:00Z</dcterms:created>
  <dcterms:modified xsi:type="dcterms:W3CDTF">2016-11-11T21:54:00Z</dcterms:modified>
</cp:coreProperties>
</file>